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38FC1F1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w:t>
      </w:r>
      <w:r w:rsidR="0085222C">
        <w:rPr>
          <w:rFonts w:eastAsia="Times New Roman"/>
          <w:color w:val="000000"/>
        </w:rPr>
        <w:t>Iain Colin Prentice</w:t>
      </w:r>
      <w:r w:rsidR="0085222C">
        <w:rPr>
          <w:rFonts w:eastAsia="Times New Roman"/>
          <w:color w:val="000000"/>
          <w:vertAlign w:val="superscript"/>
        </w:rPr>
        <w:t>a,b,c</w:t>
      </w:r>
      <w:r w:rsidRPr="00771C52">
        <w:rPr>
          <w:rFonts w:eastAsia="Times New Roman"/>
          <w:color w:val="000000"/>
        </w:rPr>
        <w:t xml:space="preserve">…, </w:t>
      </w:r>
      <w:commentRangeEnd w:id="0"/>
      <w:r w:rsidR="003D09AF">
        <w:rPr>
          <w:rStyle w:val="CommentReference"/>
        </w:rPr>
        <w:commentReference w:id="0"/>
      </w:r>
      <w:r w:rsidRPr="00771C52">
        <w:rPr>
          <w:rFonts w:eastAsia="Times New Roman"/>
          <w:color w:val="000000"/>
        </w:rPr>
        <w:t>Nutrient Network</w:t>
      </w:r>
      <w:r w:rsidR="008E7B36">
        <w:rPr>
          <w:rFonts w:eastAsia="Times New Roman"/>
          <w:color w:val="000000"/>
          <w:vertAlign w:val="superscript"/>
        </w:rPr>
        <w:t>x</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433D0B42" w:rsidR="00361685" w:rsidRDefault="008E7B36" w:rsidP="00B05AC4">
      <w:pPr>
        <w:spacing w:line="480" w:lineRule="auto"/>
        <w:contextualSpacing/>
        <w:rPr>
          <w:rFonts w:eastAsia="Times New Roman"/>
          <w:color w:val="000000"/>
        </w:rPr>
      </w:pPr>
      <w:r>
        <w:rPr>
          <w:rFonts w:eastAsia="Times New Roman"/>
          <w:color w:val="000000"/>
          <w:vertAlign w:val="superscript"/>
        </w:rPr>
        <w:t>x</w:t>
      </w:r>
      <w:r w:rsidR="00361685" w:rsidRPr="00771C52">
        <w:rPr>
          <w:rFonts w:eastAsia="Times New Roman"/>
          <w:color w:val="000000"/>
        </w:rPr>
        <w:t>University of Minnesota</w:t>
      </w:r>
    </w:p>
    <w:p w14:paraId="2F082447" w14:textId="7A0C5290" w:rsidR="0085222C" w:rsidRPr="00EC3E6A" w:rsidRDefault="0085222C" w:rsidP="0085222C">
      <w:pPr>
        <w:suppressLineNumbers/>
        <w:adjustRightInd w:val="0"/>
        <w:spacing w:before="240" w:line="360" w:lineRule="auto"/>
        <w:jc w:val="both"/>
      </w:pPr>
      <w:r>
        <w:rPr>
          <w:vertAlign w:val="superscript"/>
        </w:rPr>
        <w:t>a</w:t>
      </w:r>
      <w:r w:rsidRPr="00EC3E6A">
        <w:t xml:space="preserve">Georgina Mace Centre for the Living Planet, Imperial College London, Department of Life Sciences, </w:t>
      </w:r>
      <w:bookmarkStart w:id="1" w:name="OLE_LINK246"/>
      <w:bookmarkStart w:id="2" w:name="OLE_LINK247"/>
      <w:r w:rsidRPr="00EC3E6A">
        <w:t xml:space="preserve">Silwood Park Campus, </w:t>
      </w:r>
      <w:bookmarkStart w:id="3" w:name="OLE_LINK315"/>
      <w:bookmarkStart w:id="4" w:name="OLE_LINK316"/>
      <w:r w:rsidRPr="00EC3E6A">
        <w:t xml:space="preserve">Ascot </w:t>
      </w:r>
      <w:bookmarkEnd w:id="3"/>
      <w:bookmarkEnd w:id="4"/>
      <w:r w:rsidRPr="00EC3E6A">
        <w:t>SL5 7PY, UK</w:t>
      </w:r>
      <w:bookmarkEnd w:id="1"/>
      <w:bookmarkEnd w:id="2"/>
    </w:p>
    <w:p w14:paraId="66648245" w14:textId="405AA248" w:rsidR="0085222C" w:rsidRDefault="0085222C" w:rsidP="0085222C">
      <w:pPr>
        <w:suppressLineNumbers/>
        <w:adjustRightInd w:val="0"/>
        <w:spacing w:before="240" w:line="360" w:lineRule="auto"/>
        <w:jc w:val="both"/>
      </w:pPr>
      <w:bookmarkStart w:id="5" w:name="OLE_LINK242"/>
      <w:bookmarkStart w:id="6" w:name="OLE_LINK243"/>
      <w:bookmarkStart w:id="7" w:name="OLE_LINK361"/>
      <w:bookmarkStart w:id="8" w:name="OLE_LINK362"/>
      <w:r>
        <w:rPr>
          <w:vertAlign w:val="superscript"/>
        </w:rPr>
        <w:t>b</w:t>
      </w:r>
      <w:r w:rsidRPr="00EC3E6A">
        <w:t>Ministry of Education Key Laboratory for Earth System Modelling, Department of Earth System Science</w:t>
      </w:r>
      <w:bookmarkEnd w:id="5"/>
      <w:bookmarkEnd w:id="6"/>
      <w:bookmarkEnd w:id="7"/>
      <w:bookmarkEnd w:id="8"/>
      <w:r w:rsidRPr="00EC3E6A">
        <w:t xml:space="preserve">, </w:t>
      </w:r>
      <w:bookmarkStart w:id="9" w:name="OLE_LINK240"/>
      <w:bookmarkStart w:id="10" w:name="OLE_LINK241"/>
      <w:bookmarkStart w:id="11" w:name="OLE_LINK360"/>
      <w:r w:rsidRPr="00EC3E6A">
        <w:t>Tsinghua University</w:t>
      </w:r>
      <w:bookmarkEnd w:id="9"/>
      <w:bookmarkEnd w:id="10"/>
      <w:bookmarkEnd w:id="11"/>
      <w:r w:rsidRPr="00EC3E6A">
        <w:t>, Beijing 100084, China</w:t>
      </w:r>
    </w:p>
    <w:p w14:paraId="6A667023" w14:textId="77777777" w:rsidR="0085222C" w:rsidRPr="00EC3E6A" w:rsidRDefault="0085222C" w:rsidP="0085222C">
      <w:pPr>
        <w:suppressLineNumbers/>
        <w:adjustRightInd w:val="0"/>
        <w:spacing w:before="240" w:line="360" w:lineRule="auto"/>
        <w:jc w:val="both"/>
      </w:pPr>
      <w:bookmarkStart w:id="12" w:name="OLE_LINK244"/>
      <w:bookmarkStart w:id="13" w:name="OLE_LINK245"/>
      <w:bookmarkStart w:id="14" w:name="OLE_LINK358"/>
      <w:bookmarkStart w:id="15" w:name="OLE_LINK359"/>
      <w:r>
        <w:rPr>
          <w:vertAlign w:val="superscript"/>
        </w:rPr>
        <w:t>c</w:t>
      </w:r>
      <w:r w:rsidRPr="00EC3E6A">
        <w:t>Department of Biological Sciences</w:t>
      </w:r>
      <w:bookmarkEnd w:id="12"/>
      <w:bookmarkEnd w:id="13"/>
      <w:bookmarkEnd w:id="14"/>
      <w:bookmarkEnd w:id="15"/>
      <w:r w:rsidRPr="00EC3E6A">
        <w:t xml:space="preserve">, </w:t>
      </w:r>
      <w:bookmarkStart w:id="16" w:name="OLE_LINK356"/>
      <w:bookmarkStart w:id="17" w:name="OLE_LINK357"/>
      <w:r w:rsidRPr="00EC3E6A">
        <w:t>Macquarie University</w:t>
      </w:r>
      <w:bookmarkEnd w:id="16"/>
      <w:bookmarkEnd w:id="17"/>
      <w:r w:rsidRPr="00EC3E6A">
        <w:t>, NSW 2109, Australia</w:t>
      </w:r>
    </w:p>
    <w:p w14:paraId="080591B6" w14:textId="77777777" w:rsidR="0085222C" w:rsidRPr="00EC3E6A" w:rsidRDefault="0085222C" w:rsidP="0085222C">
      <w:pPr>
        <w:suppressLineNumbers/>
        <w:adjustRightInd w:val="0"/>
        <w:spacing w:before="240" w:line="360" w:lineRule="auto"/>
        <w:jc w:val="both"/>
      </w:pPr>
    </w:p>
    <w:p w14:paraId="17E5AD62" w14:textId="77777777" w:rsidR="0085222C" w:rsidRPr="00771C52" w:rsidRDefault="0085222C" w:rsidP="00B05AC4">
      <w:pPr>
        <w:spacing w:line="480" w:lineRule="auto"/>
        <w:contextualSpacing/>
        <w:rPr>
          <w:rFonts w:eastAsia="Times New Roman"/>
        </w:rPr>
      </w:pP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E66434F"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positive correlations between </w:t>
      </w:r>
      <w:commentRangeStart w:id="18"/>
      <w:r w:rsidRPr="00771C52">
        <w:rPr>
          <w:rFonts w:eastAsia="Times New Roman"/>
          <w:color w:val="000000"/>
        </w:rPr>
        <w:t>soil nitrogen</w:t>
      </w:r>
      <w:commentRangeEnd w:id="18"/>
      <w:r w:rsidR="0085222C">
        <w:rPr>
          <w:rStyle w:val="CommentReference"/>
        </w:rPr>
        <w:commentReference w:id="18"/>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t>
      </w:r>
      <w:del w:id="19" w:author="Iain Colin Prentice" w:date="2021-06-29T13:33:00Z">
        <w:r w:rsidRPr="00771C52" w:rsidDel="0085222C">
          <w:rPr>
            <w:rFonts w:eastAsia="Times New Roman"/>
            <w:color w:val="000000"/>
          </w:rPr>
          <w:delText>We show that, a</w:delText>
        </w:r>
      </w:del>
      <w:ins w:id="20" w:author="Iain Colin Prentice" w:date="2021-06-29T13:33:00Z">
        <w:r w:rsidR="0085222C">
          <w:rPr>
            <w:rFonts w:eastAsia="Times New Roman"/>
            <w:color w:val="000000"/>
          </w:rPr>
          <w:t>A</w:t>
        </w:r>
      </w:ins>
      <w:r w:rsidRPr="00771C52">
        <w:rPr>
          <w:rFonts w:eastAsia="Times New Roman"/>
          <w:color w:val="000000"/>
        </w:rPr>
        <w:t xml:space="preserve">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t>
      </w:r>
      <w:del w:id="21" w:author="Iain Colin Prentice" w:date="2021-06-29T13:33:00Z">
        <w:r w:rsidRPr="00771C52" w:rsidDel="0085222C">
          <w:rPr>
            <w:rFonts w:eastAsia="Times New Roman"/>
            <w:color w:val="000000"/>
          </w:rPr>
          <w:delText>we find that</w:delText>
        </w:r>
        <w:r w:rsidR="008C53AA" w:rsidDel="0085222C">
          <w:rPr>
            <w:rFonts w:eastAsia="Times New Roman"/>
            <w:color w:val="000000"/>
          </w:rPr>
          <w:delText xml:space="preserve"> </w:delText>
        </w:r>
      </w:del>
      <w:r w:rsidR="008C53AA">
        <w:rPr>
          <w:rFonts w:eastAsia="Times New Roman"/>
          <w:color w:val="000000"/>
        </w:rPr>
        <w:t xml:space="preserve">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del w:id="22" w:author="Iain Colin Prentice" w:date="2021-06-29T13:33:00Z">
        <w:r w:rsidRPr="00771C52" w:rsidDel="0085222C">
          <w:rPr>
            <w:rFonts w:eastAsia="Times New Roman"/>
            <w:color w:val="000000"/>
          </w:rPr>
          <w:delText>Additionally, we find that t</w:delText>
        </w:r>
      </w:del>
      <w:ins w:id="23" w:author="Iain Colin Prentice" w:date="2021-06-29T13:33:00Z">
        <w:r w:rsidR="0085222C">
          <w:rPr>
            <w:rFonts w:eastAsia="Times New Roman"/>
            <w:color w:val="000000"/>
          </w:rPr>
          <w:t>T</w:t>
        </w:r>
      </w:ins>
      <w:r w:rsidRPr="00771C52">
        <w:rPr>
          <w:rFonts w:eastAsia="Times New Roman"/>
          <w:color w:val="000000"/>
        </w:rPr>
        <w:t xml:space="preserve">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w:t>
      </w:r>
      <w:ins w:id="24" w:author="Iain Colin Prentice" w:date="2021-06-29T13:34:00Z">
        <w:r w:rsidR="0085222C">
          <w:rPr>
            <w:rFonts w:eastAsia="Times New Roman"/>
            <w:color w:val="000000"/>
          </w:rPr>
          <w:t>;</w:t>
        </w:r>
      </w:ins>
      <w:del w:id="25" w:author="Iain Colin Prentice" w:date="2021-06-29T13:34:00Z">
        <w:r w:rsidRPr="00771C52" w:rsidDel="0085222C">
          <w:rPr>
            <w:rFonts w:eastAsia="Times New Roman"/>
            <w:color w:val="000000"/>
          </w:rPr>
          <w:delText>.</w:delText>
        </w:r>
      </w:del>
      <w:r w:rsidRPr="00771C52">
        <w:rPr>
          <w:rFonts w:eastAsia="Times New Roman"/>
          <w:color w:val="000000"/>
        </w:rPr>
        <w:t xml:space="preserve"> </w:t>
      </w:r>
      <w:ins w:id="26" w:author="Iain Colin Prentice" w:date="2021-06-29T13:34:00Z">
        <w:r w:rsidR="0085222C">
          <w:rPr>
            <w:rFonts w:eastAsia="Times New Roman"/>
            <w:color w:val="000000"/>
          </w:rPr>
          <w:t>w</w:t>
        </w:r>
      </w:ins>
      <w:del w:id="27" w:author="Iain Colin Prentice" w:date="2021-06-29T13:34:00Z">
        <w:r w:rsidRPr="00771C52" w:rsidDel="0085222C">
          <w:rPr>
            <w:rFonts w:eastAsia="Times New Roman"/>
            <w:color w:val="000000"/>
          </w:rPr>
          <w:delText>W</w:delText>
        </w:r>
      </w:del>
      <w:r w:rsidRPr="00771C52">
        <w:rPr>
          <w:rFonts w:eastAsia="Times New Roman"/>
          <w:color w:val="000000"/>
        </w:rPr>
        <w:t>hereas</w:t>
      </w:r>
      <w:del w:id="28" w:author="Iain Colin Prentice" w:date="2021-06-29T13:34:00Z">
        <w:r w:rsidRPr="00771C52" w:rsidDel="0085222C">
          <w:rPr>
            <w:rFonts w:eastAsia="Times New Roman"/>
            <w:color w:val="000000"/>
          </w:rPr>
          <w:delText>,</w:delText>
        </w:r>
      </w:del>
      <w:r w:rsidRPr="00771C52">
        <w:rPr>
          <w:rFonts w:eastAsia="Times New Roman"/>
          <w:color w:val="000000"/>
        </w:rPr>
        <w:t xml:space="preserve"> a positive relationship between soil and leaf nitrogen is observed when added nitrogen is not used for growth. </w:t>
      </w:r>
      <w:commentRangeStart w:id="29"/>
      <w:r w:rsidRPr="00771C52">
        <w:rPr>
          <w:rFonts w:eastAsia="Times New Roman"/>
          <w:color w:val="000000"/>
        </w:rPr>
        <w:t xml:space="preserve">These dynamics will be important to include in the next generation of </w:t>
      </w:r>
      <w:del w:id="30" w:author="Iain Colin Prentice" w:date="2021-06-29T13:34:00Z">
        <w:r w:rsidRPr="00771C52" w:rsidDel="0085222C">
          <w:rPr>
            <w:rFonts w:eastAsia="Times New Roman"/>
            <w:color w:val="000000"/>
          </w:rPr>
          <w:delText>ESMs</w:delText>
        </w:r>
      </w:del>
      <w:ins w:id="31" w:author="Iain Colin Prentice" w:date="2021-06-29T13:34:00Z">
        <w:r w:rsidR="0085222C">
          <w:rPr>
            <w:rFonts w:eastAsia="Times New Roman"/>
            <w:color w:val="000000"/>
          </w:rPr>
          <w:t>Earth System Models</w:t>
        </w:r>
      </w:ins>
      <w:r w:rsidRPr="00771C52">
        <w:rPr>
          <w:rFonts w:eastAsia="Times New Roman"/>
          <w:color w:val="000000"/>
        </w:rPr>
        <w:t>.</w:t>
      </w:r>
      <w:commentRangeEnd w:id="29"/>
      <w:r w:rsidR="0085222C">
        <w:rPr>
          <w:rStyle w:val="CommentReference"/>
        </w:rPr>
        <w:commentReference w:id="29"/>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3A0B40CF"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photosynthetic </w:t>
      </w:r>
      <w:commentRangeStart w:id="32"/>
      <w:r w:rsidRPr="00771C52">
        <w:rPr>
          <w:rFonts w:eastAsia="Times New Roman"/>
          <w:color w:val="000000"/>
        </w:rPr>
        <w:t>capacity</w:t>
      </w:r>
      <w:commentRangeEnd w:id="32"/>
      <w:r w:rsidR="0085222C">
        <w:rPr>
          <w:rStyle w:val="CommentReference"/>
        </w:rPr>
        <w:commentReference w:id="32"/>
      </w:r>
      <w:r w:rsidRPr="00771C52">
        <w:rPr>
          <w:rFonts w:eastAsia="Times New Roman"/>
          <w:color w:val="000000"/>
        </w:rPr>
        <w:t xml:space="preserve">.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del w:id="33" w:author="Iain Colin Prentice" w:date="2021-06-29T13:36:00Z">
        <w:r w:rsidRPr="001B44B1" w:rsidDel="0085222C">
          <w:rPr>
            <w:rFonts w:eastAsia="Times New Roman"/>
            <w:color w:val="000000"/>
          </w:rPr>
          <w:delText>likely the product</w:delText>
        </w:r>
      </w:del>
      <w:ins w:id="34" w:author="Iain Colin Prentice" w:date="2021-06-29T13:36:00Z">
        <w:r w:rsidR="0085222C">
          <w:rPr>
            <w:rFonts w:eastAsia="Times New Roman"/>
            <w:color w:val="000000"/>
          </w:rPr>
          <w:t>a consequence</w:t>
        </w:r>
      </w:ins>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72FB0931"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w:t>
      </w:r>
      <w:ins w:id="35" w:author="Iain Colin Prentice" w:date="2021-06-29T13:37:00Z">
        <w:r w:rsidR="0085222C">
          <w:rPr>
            <w:rFonts w:eastAsia="Times New Roman"/>
            <w:color w:val="000000"/>
          </w:rPr>
          <w:t xml:space="preserve"> Such reasoning</w:t>
        </w:r>
      </w:ins>
      <w:del w:id="36" w:author="Iain Colin Prentice" w:date="2021-06-29T13:37:00Z">
        <w:r w:rsidRPr="001B44B1" w:rsidDel="0085222C">
          <w:rPr>
            <w:rFonts w:eastAsia="Times New Roman"/>
            <w:color w:val="000000"/>
          </w:rPr>
          <w:delText xml:space="preserve"> This</w:delText>
        </w:r>
      </w:del>
      <w:r w:rsidRPr="001B44B1">
        <w:rPr>
          <w:rFonts w:eastAsia="Times New Roman"/>
          <w:color w:val="000000"/>
        </w:rPr>
        <w:t xml:space="preserve">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commentRangeStart w:id="37"/>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commentRangeEnd w:id="37"/>
      <w:r w:rsidR="008D4978">
        <w:rPr>
          <w:rStyle w:val="CommentReference"/>
        </w:rPr>
        <w:commentReference w:id="37"/>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sico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 xml:space="preserve">Here, we use leaf and biomass data from a globally distributed grassland nutrient addition experiment, Nutrient Network (NutNet;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from theory using aboveground climate and leaf traits 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to soil nitrogen availability.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 per plot, typically 3-4 years after nutrient addition at each sit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commentRangeStart w:id="38"/>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commentRangeEnd w:id="38"/>
            <w:r w:rsidR="0085222C">
              <w:rPr>
                <w:rStyle w:val="CommentReference"/>
              </w:rPr>
              <w:commentReference w:id="38"/>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The second NutNet dataset used was the NutNet “core” dataset. This dataset consisted of data collected similarly at each NutNet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Rubisco</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r</w:t>
      </w:r>
      <w:r w:rsidRPr="00771C52">
        <w:rPr>
          <w:rFonts w:eastAsia="Times New Roman"/>
          <w:color w:val="000000"/>
        </w:rPr>
        <w:t xml:space="preserve"> is the molecular mas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p>
    <w:p w14:paraId="32D40F42" w14:textId="047E560A"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r w:rsidR="008010AC" w:rsidRPr="00771C52">
        <w:rPr>
          <w:rFonts w:eastAsia="Times New Roman"/>
          <w:i/>
          <w:iCs/>
          <w:color w:val="000000"/>
        </w:rPr>
        <w:t>M</w:t>
      </w:r>
      <w:r w:rsidR="008010AC" w:rsidRPr="00771C52">
        <w:rPr>
          <w:rFonts w:eastAsia="Times New Roman"/>
          <w:color w:val="000000"/>
          <w:vertAlign w:val="subscript"/>
        </w:rPr>
        <w:t>area</w:t>
      </w:r>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r w:rsidR="00E3357A" w:rsidRPr="00771C52">
        <w:rPr>
          <w:rFonts w:eastAsia="Times New Roman"/>
          <w:i/>
          <w:iCs/>
          <w:color w:val="000000"/>
        </w:rPr>
        <w:t>T</w:t>
      </w:r>
      <w:r w:rsidR="00E3357A" w:rsidRPr="00771C52">
        <w:rPr>
          <w:rFonts w:eastAsia="Times New Roman"/>
          <w:color w:val="000000"/>
          <w:vertAlign w:val="subscript"/>
        </w:rPr>
        <w:t>g</w:t>
      </w:r>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 xml:space="preserve">had </w:t>
      </w:r>
      <w:ins w:id="39" w:author="Iain Colin Prentice" w:date="2021-06-29T13:40:00Z">
        <w:r w:rsidR="0085222C">
          <w:rPr>
            <w:rFonts w:eastAsia="Times New Roman"/>
            <w:color w:val="000000"/>
          </w:rPr>
          <w:t xml:space="preserve">substantially </w:t>
        </w:r>
      </w:ins>
      <w:r w:rsidR="008010AC" w:rsidRPr="00771C52">
        <w:rPr>
          <w:rFonts w:eastAsia="Times New Roman"/>
          <w:color w:val="000000"/>
        </w:rPr>
        <w:t>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r w:rsidR="00CA64B3">
        <w:rPr>
          <w:rFonts w:eastAsia="Times New Roman"/>
          <w:i/>
          <w:color w:val="000000"/>
        </w:rPr>
        <w:lastRenderedPageBreak/>
        <w:t>T</w:t>
      </w:r>
      <w:r w:rsidR="00CA64B3">
        <w:rPr>
          <w:rFonts w:eastAsia="Times New Roman"/>
          <w:color w:val="000000"/>
          <w:vertAlign w:val="subscript"/>
        </w:rPr>
        <w:t>g</w:t>
      </w:r>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r w:rsidRPr="00742554">
        <w:rPr>
          <w:i/>
          <w:iCs/>
          <w:sz w:val="20"/>
          <w:szCs w:val="20"/>
        </w:rPr>
        <w:t>N</w:t>
      </w:r>
      <w:r w:rsidRPr="00742554">
        <w:rPr>
          <w:sz w:val="20"/>
          <w:szCs w:val="20"/>
          <w:vertAlign w:val="subscript"/>
        </w:rPr>
        <w:t>area</w:t>
      </w:r>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r w:rsidRPr="003C3A87">
        <w:rPr>
          <w:i/>
          <w:iCs/>
          <w:sz w:val="20"/>
          <w:szCs w:val="20"/>
        </w:rPr>
        <w:t>M</w:t>
      </w:r>
      <w:r>
        <w:rPr>
          <w:sz w:val="20"/>
          <w:szCs w:val="20"/>
          <w:vertAlign w:val="subscript"/>
        </w:rPr>
        <w:t>area</w:t>
      </w:r>
      <w:r w:rsidRPr="00042F1B">
        <w:rPr>
          <w:sz w:val="20"/>
          <w:szCs w:val="20"/>
        </w:rPr>
        <w:t xml:space="preserve"> = leaf mass per leaf area</w:t>
      </w:r>
      <w:r>
        <w:rPr>
          <w:sz w:val="20"/>
          <w:szCs w:val="20"/>
        </w:rPr>
        <w:t xml:space="preserve">, </w:t>
      </w:r>
      <w:r>
        <w:rPr>
          <w:i/>
          <w:iCs/>
          <w:sz w:val="20"/>
          <w:szCs w:val="20"/>
        </w:rPr>
        <w:t>T</w:t>
      </w:r>
      <w:r>
        <w:rPr>
          <w:sz w:val="20"/>
          <w:szCs w:val="20"/>
          <w:vertAlign w:val="subscript"/>
        </w:rPr>
        <w:t>g</w:t>
      </w:r>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r w:rsidR="003A1E67" w:rsidRPr="001B44B1">
        <w:rPr>
          <w:rFonts w:eastAsia="Times New Roman"/>
          <w:i/>
          <w:iCs/>
          <w:color w:val="000000"/>
        </w:rPr>
        <w:t>N</w:t>
      </w:r>
      <w:r w:rsidR="003A1E67" w:rsidRPr="001B44B1">
        <w:rPr>
          <w:rFonts w:eastAsia="Times New Roman"/>
          <w:color w:val="000000"/>
          <w:vertAlign w:val="subscript"/>
        </w:rPr>
        <w:t>photo</w:t>
      </w:r>
      <w:r w:rsidR="003A1E67">
        <w:rPr>
          <w:rFonts w:eastAsia="Times New Roman"/>
          <w:color w:val="000000"/>
        </w:rPr>
        <w:t xml:space="preserve"> effect is reflects the aboveground climate impact on </w:t>
      </w:r>
      <w:r w:rsidR="003A1E67">
        <w:rPr>
          <w:rFonts w:eastAsia="Times New Roman"/>
          <w:i/>
          <w:color w:val="000000"/>
        </w:rPr>
        <w:t>N</w:t>
      </w:r>
      <w:r w:rsidR="003A1E67">
        <w:rPr>
          <w:rFonts w:eastAsia="Times New Roman"/>
          <w:color w:val="000000"/>
          <w:vertAlign w:val="subscript"/>
        </w:rPr>
        <w:t>area</w:t>
      </w:r>
      <w:r w:rsidR="003A1E67">
        <w:rPr>
          <w:rFonts w:eastAsia="Times New Roman"/>
          <w:color w:val="000000"/>
        </w:rPr>
        <w:t xml:space="preserve">, while the </w:t>
      </w:r>
      <w:r w:rsidR="003A1E67">
        <w:rPr>
          <w:rFonts w:eastAsia="Times New Roman"/>
          <w:i/>
          <w:color w:val="000000"/>
        </w:rPr>
        <w:t>N</w:t>
      </w:r>
      <w:r w:rsidR="003A1E67">
        <w:rPr>
          <w:rFonts w:eastAsia="Times New Roman"/>
          <w:color w:val="000000"/>
          <w:vertAlign w:val="subscript"/>
        </w:rPr>
        <w:t xml:space="preserve">structure </w:t>
      </w:r>
      <w:r w:rsidR="003A1E67" w:rsidRPr="00DA24C9">
        <w:rPr>
          <w:rFonts w:eastAsia="Times New Roman"/>
          <w:color w:val="000000"/>
        </w:rPr>
        <w:t>effects reflects the</w:t>
      </w:r>
      <w:r w:rsidR="003A1E67">
        <w:rPr>
          <w:rFonts w:eastAsia="Times New Roman"/>
          <w:color w:val="000000"/>
        </w:rPr>
        <w:t xml:space="preserve"> impact of </w:t>
      </w:r>
      <w:r w:rsidR="003A1E67">
        <w:rPr>
          <w:rFonts w:eastAsia="Times New Roman"/>
          <w:i/>
          <w:color w:val="000000"/>
        </w:rPr>
        <w:t>M</w:t>
      </w:r>
      <w:r w:rsidR="003A1E67">
        <w:rPr>
          <w:rFonts w:eastAsia="Times New Roman"/>
          <w:color w:val="000000"/>
          <w:vertAlign w:val="subscript"/>
        </w:rPr>
        <w:t>area</w:t>
      </w:r>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r w:rsidRPr="00D32C27">
        <w:rPr>
          <w:i/>
          <w:iCs/>
          <w:sz w:val="20"/>
          <w:szCs w:val="20"/>
        </w:rPr>
        <w:t>N</w:t>
      </w:r>
      <w:r w:rsidRPr="00D32C27">
        <w:rPr>
          <w:sz w:val="20"/>
          <w:szCs w:val="20"/>
          <w:vertAlign w:val="subscript"/>
        </w:rPr>
        <w:t>area</w:t>
      </w:r>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r w:rsidRPr="00B44DBC">
        <w:rPr>
          <w:rFonts w:eastAsia="Times New Roman"/>
          <w:i/>
          <w:iCs/>
          <w:color w:val="000000"/>
          <w:sz w:val="20"/>
          <w:szCs w:val="20"/>
        </w:rPr>
        <w:t>N</w:t>
      </w:r>
      <w:r>
        <w:rPr>
          <w:rFonts w:eastAsia="Times New Roman"/>
          <w:color w:val="000000"/>
          <w:sz w:val="20"/>
          <w:szCs w:val="20"/>
          <w:vertAlign w:val="subscript"/>
        </w:rPr>
        <w:t>photo</w:t>
      </w:r>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r w:rsidRPr="00B44DBC">
        <w:rPr>
          <w:i/>
          <w:iCs/>
          <w:sz w:val="20"/>
          <w:szCs w:val="20"/>
        </w:rPr>
        <w:t>N</w:t>
      </w:r>
      <w:r>
        <w:rPr>
          <w:sz w:val="20"/>
          <w:szCs w:val="20"/>
          <w:vertAlign w:val="subscript"/>
        </w:rPr>
        <w:t>structure</w:t>
      </w:r>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r w:rsidR="00880F5C">
        <w:rPr>
          <w:rFonts w:eastAsia="Times New Roman"/>
          <w:i/>
          <w:color w:val="000000"/>
        </w:rPr>
        <w:t>N</w:t>
      </w:r>
      <w:r w:rsidR="00880F5C">
        <w:rPr>
          <w:rFonts w:eastAsia="Times New Roman"/>
          <w:color w:val="000000"/>
          <w:vertAlign w:val="subscript"/>
        </w:rPr>
        <w:t>area</w:t>
      </w:r>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increased, such that the 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but became significantly negati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r w:rsidR="002A727E">
        <w:rPr>
          <w:rFonts w:eastAsia="Times New Roman"/>
          <w:i/>
          <w:color w:val="000000"/>
        </w:rPr>
        <w:t>M</w:t>
      </w:r>
      <w:r w:rsidR="002A727E">
        <w:rPr>
          <w:rFonts w:eastAsia="Times New Roman"/>
          <w:color w:val="000000"/>
          <w:vertAlign w:val="subscript"/>
        </w:rPr>
        <w:t xml:space="preserve">area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r w:rsidRPr="0070307F">
        <w:rPr>
          <w:rFonts w:eastAsia="Times New Roman"/>
          <w:color w:val="000000"/>
          <w:sz w:val="20"/>
          <w:szCs w:val="20"/>
        </w:rPr>
        <w:t>Anova results for the linear mixed effects model with ∆</w:t>
      </w:r>
      <w:r w:rsidRPr="0070307F">
        <w:rPr>
          <w:rFonts w:eastAsia="Times New Roman"/>
          <w:i/>
          <w:iCs/>
          <w:color w:val="000000"/>
          <w:sz w:val="20"/>
          <w:szCs w:val="20"/>
        </w:rPr>
        <w:t>N</w:t>
      </w:r>
      <w:r w:rsidRPr="0070307F">
        <w:rPr>
          <w:rFonts w:eastAsia="Times New Roman"/>
          <w:color w:val="000000"/>
          <w:sz w:val="20"/>
          <w:szCs w:val="20"/>
          <w:vertAlign w:val="subscript"/>
        </w:rPr>
        <w:t>area</w:t>
      </w:r>
      <w:r w:rsidRPr="0070307F">
        <w:rPr>
          <w:rFonts w:eastAsia="Times New Roman"/>
          <w:color w:val="000000"/>
          <w:sz w:val="20"/>
          <w:szCs w:val="20"/>
        </w:rPr>
        <w:t xml:space="preserve"> as the dependent variable and ∆AGB, ∆χ, and ∆</w:t>
      </w:r>
      <w:r w:rsidRPr="0070307F">
        <w:rPr>
          <w:rFonts w:eastAsia="Times New Roman"/>
          <w:i/>
          <w:iCs/>
          <w:color w:val="000000"/>
          <w:sz w:val="20"/>
          <w:szCs w:val="20"/>
        </w:rPr>
        <w:t>M</w:t>
      </w:r>
      <w:r w:rsidRPr="0070307F">
        <w:rPr>
          <w:rFonts w:eastAsia="Times New Roman"/>
          <w:color w:val="000000"/>
          <w:sz w:val="20"/>
          <w:szCs w:val="20"/>
          <w:vertAlign w:val="subscript"/>
        </w:rPr>
        <w:t>area</w:t>
      </w:r>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r w:rsidRPr="002A3446">
        <w:rPr>
          <w:i/>
          <w:iCs/>
          <w:sz w:val="20"/>
          <w:szCs w:val="20"/>
        </w:rPr>
        <w:t>M</w:t>
      </w:r>
      <w:r>
        <w:rPr>
          <w:sz w:val="20"/>
          <w:szCs w:val="20"/>
          <w:vertAlign w:val="subscript"/>
        </w:rPr>
        <w:t>area</w:t>
      </w:r>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xml:space="preserve">. The negative relationship confirms theoretical expectations that plants that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 xml:space="preserve">Nitrogen 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strongly correlated with </w:t>
      </w:r>
      <w:r>
        <w:rPr>
          <w:i/>
        </w:rPr>
        <w:t>N</w:t>
      </w:r>
      <w:r>
        <w:rPr>
          <w:vertAlign w:val="subscript"/>
        </w:rPr>
        <w:t>area</w:t>
      </w:r>
      <w:r>
        <w:t xml:space="preserve"> and an important predictor in our model (relative importance = 23%).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60% of the variability in measured </w:t>
      </w:r>
      <w:r w:rsidR="00D332E5">
        <w:rPr>
          <w:i/>
        </w:rPr>
        <w:t>N</w:t>
      </w:r>
      <w:r w:rsidR="00D332E5">
        <w:rPr>
          <w:vertAlign w:val="subscript"/>
        </w:rPr>
        <w:t>area</w:t>
      </w:r>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availability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r w:rsidR="000C26ED">
        <w:rPr>
          <w:i/>
        </w:rPr>
        <w:t>N</w:t>
      </w:r>
      <w:r w:rsidR="000C26ED">
        <w:rPr>
          <w:vertAlign w:val="subscript"/>
        </w:rPr>
        <w:t>area</w:t>
      </w:r>
      <w:r w:rsidR="000C26ED">
        <w:t xml:space="preserve"> response to soil nitrogen </w:t>
      </w:r>
      <w:r w:rsidR="00536B03">
        <w:t xml:space="preserve">availability. </w:t>
      </w:r>
      <w:commentRangeStart w:id="40"/>
      <w:r w:rsidR="00536B03">
        <w:t>T</w:t>
      </w:r>
      <w:r w:rsidR="001D0C18">
        <w:t>his indicates that the positive soil N-</w:t>
      </w:r>
      <w:r w:rsidR="001D0C18">
        <w:rPr>
          <w:i/>
        </w:rPr>
        <w:t>N</w:t>
      </w:r>
      <w:r w:rsidR="001D0C18">
        <w:rPr>
          <w:vertAlign w:val="subscript"/>
        </w:rPr>
        <w:t>area</w:t>
      </w:r>
      <w:r w:rsidR="001D0C18">
        <w:t xml:space="preserve"> relationship only occurs when soil N is having a small impact on biomass.</w:t>
      </w:r>
      <w:r w:rsidR="008F481E">
        <w:t xml:space="preserve"> </w:t>
      </w:r>
      <w:commentRangeEnd w:id="40"/>
      <w:r w:rsidR="0085222C">
        <w:rPr>
          <w:rStyle w:val="CommentReference"/>
        </w:rPr>
        <w:commentReference w:id="40"/>
      </w:r>
      <w:r w:rsidR="008F481E">
        <w:t xml:space="preserve">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w:t>
      </w:r>
      <w:commentRangeStart w:id="41"/>
      <w:r w:rsidR="000E40F2">
        <w:t>data</w:t>
      </w:r>
      <w:commentRangeEnd w:id="41"/>
      <w:r w:rsidR="008D4978">
        <w:rPr>
          <w:rStyle w:val="CommentReference"/>
        </w:rPr>
        <w:commentReference w:id="41"/>
      </w:r>
      <w:r w:rsidR="000E40F2">
        <w:t xml:space="preserve">.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42"/>
      <w:r>
        <w:rPr>
          <w:b/>
        </w:rPr>
        <w:t>Acknowledgements</w:t>
      </w:r>
      <w:commentRangeEnd w:id="42"/>
      <w:r w:rsidR="00DD7DE1">
        <w:rPr>
          <w:rStyle w:val="CommentReference"/>
        </w:rPr>
        <w:commentReference w:id="42"/>
      </w:r>
    </w:p>
    <w:p w14:paraId="593737EE" w14:textId="4FB876BA" w:rsidR="0085222C" w:rsidRDefault="009A5B56">
      <w:pPr>
        <w:spacing w:line="480" w:lineRule="auto"/>
        <w:contextualSpacing/>
        <w:rPr>
          <w:ins w:id="43" w:author="Iain Colin Prentice" w:date="2021-06-29T13:46:00Z"/>
        </w:rPr>
        <w:pPrChange w:id="44" w:author="Iain Colin Prentice" w:date="2021-06-29T13:47:00Z">
          <w:pPr/>
        </w:pPrChange>
      </w:pPr>
      <w:r>
        <w:t>NGS acknowledges funding support from Texas Tech University.</w:t>
      </w:r>
      <w:ins w:id="45" w:author="Iain Colin Prentice" w:date="2021-06-29T13:45:00Z">
        <w:r w:rsidR="0085222C">
          <w:t xml:space="preserve"> ICP</w:t>
        </w:r>
      </w:ins>
      <w:ins w:id="46" w:author="Iain Colin Prentice" w:date="2021-06-29T13:46:00Z">
        <w:r w:rsidR="0085222C">
          <w:t xml:space="preserve">’s contribution </w:t>
        </w:r>
        <w:r w:rsidR="0085222C" w:rsidRPr="0085222C">
          <w:rPr>
            <w:rFonts w:eastAsia="Times New Roman" w:cs="Arial"/>
            <w:color w:val="222222"/>
            <w:shd w:val="clear" w:color="auto" w:fill="FFFFFF"/>
            <w:rPrChange w:id="47" w:author="Iain Colin Prentice" w:date="2021-06-29T13:46:00Z">
              <w:rPr>
                <w:rFonts w:ascii="Arial" w:eastAsia="Times New Roman" w:hAnsi="Arial" w:cs="Arial"/>
                <w:color w:val="222222"/>
                <w:shd w:val="clear" w:color="auto" w:fill="FFFFFF"/>
              </w:rPr>
            </w:rPrChange>
          </w:rPr>
          <w:t>has received funding from the European Research Council (ERC) under the European Union’s Horizon 2020 research and innovation programme (grant agreement No: 787203 REALM)</w:t>
        </w:r>
      </w:ins>
      <w:ins w:id="48" w:author="Iain Colin Prentice" w:date="2021-06-29T13:47:00Z">
        <w:r w:rsidR="0085222C">
          <w:rPr>
            <w:rFonts w:eastAsia="Times New Roman" w:cs="Arial"/>
            <w:color w:val="222222"/>
            <w:shd w:val="clear" w:color="auto" w:fill="FFFFFF"/>
          </w:rPr>
          <w:t>.</w:t>
        </w:r>
      </w:ins>
    </w:p>
    <w:p w14:paraId="515EBE29" w14:textId="77777777" w:rsidR="0085222C" w:rsidRPr="009A5B56" w:rsidRDefault="0085222C" w:rsidP="00DA24C9">
      <w:pPr>
        <w:spacing w:line="480" w:lineRule="auto"/>
        <w:contextualSpacing/>
      </w:pP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w:t>
      </w:r>
      <w:r w:rsidR="005A0FAA" w:rsidRPr="005A0FAA">
        <w:rPr>
          <w:noProof/>
        </w:rPr>
        <w:lastRenderedPageBreak/>
        <w:t xml:space="preserve">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w:t>
      </w:r>
      <w:r w:rsidRPr="005A0FAA">
        <w:rPr>
          <w:noProof/>
        </w:rPr>
        <w:lastRenderedPageBreak/>
        <w:t xml:space="preserve">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ang X, Zhang T, Lu X et al. (2020) Global response patterns of plant photosynthesis to </w:t>
      </w:r>
      <w:r w:rsidRPr="005A0FAA">
        <w:rPr>
          <w:noProof/>
        </w:rPr>
        <w:lastRenderedPageBreak/>
        <w:t>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w:t>
      </w:r>
      <w:r w:rsidRPr="005A0FAA">
        <w:rPr>
          <w:noProof/>
        </w:rPr>
        <w:lastRenderedPageBreak/>
        <w:t xml:space="preserve">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18" w:author="Iain Colin Prentice" w:date="2021-06-29T13:30:00Z" w:initials="MOU">
    <w:p w14:paraId="0B7659D7" w14:textId="2104F5BF" w:rsidR="0085222C" w:rsidRDefault="0085222C">
      <w:pPr>
        <w:pStyle w:val="CommentText"/>
      </w:pPr>
      <w:r>
        <w:rPr>
          <w:rStyle w:val="CommentReference"/>
        </w:rPr>
        <w:annotationRef/>
      </w:r>
      <w:r>
        <w:t>Clarify what is meant by soil nitrogen. For example, no one (surely!) thinks total soil N is a measure of N availability. So what is the measure used in models?</w:t>
      </w:r>
    </w:p>
  </w:comment>
  <w:comment w:id="29" w:author="Iain Colin Prentice" w:date="2021-06-29T13:34:00Z" w:initials="MOU">
    <w:p w14:paraId="5C075E3C" w14:textId="5D5E5E5A" w:rsidR="0085222C" w:rsidRDefault="0085222C">
      <w:pPr>
        <w:pStyle w:val="CommentText"/>
      </w:pPr>
      <w:r>
        <w:rPr>
          <w:rStyle w:val="CommentReference"/>
        </w:rPr>
        <w:annotationRef/>
      </w:r>
      <w:r>
        <w:t>But how will we predict when plants use (or do not use) additional N to increase growth?</w:t>
      </w:r>
    </w:p>
  </w:comment>
  <w:comment w:id="32" w:author="Iain Colin Prentice" w:date="2021-06-29T13:36:00Z" w:initials="MOU">
    <w:p w14:paraId="358BF28A" w14:textId="0F0CDD3A" w:rsidR="0085222C" w:rsidRDefault="0085222C">
      <w:pPr>
        <w:pStyle w:val="CommentText"/>
      </w:pPr>
      <w:r>
        <w:rPr>
          <w:rStyle w:val="CommentReference"/>
        </w:rPr>
        <w:annotationRef/>
      </w:r>
      <w:r>
        <w:t>References needed (to CMIP6 models)</w:t>
      </w:r>
    </w:p>
  </w:comment>
  <w:comment w:id="37" w:author="Iain Colin Prentice" w:date="2021-06-29T13:49:00Z" w:initials="MOU">
    <w:p w14:paraId="198F5F50" w14:textId="73078CC6" w:rsidR="008D4978" w:rsidRPr="008D4978" w:rsidRDefault="008D4978">
      <w:pPr>
        <w:pStyle w:val="CommentText"/>
        <w:rPr>
          <w:b/>
          <w:bCs/>
        </w:rPr>
      </w:pPr>
      <w:r>
        <w:rPr>
          <w:rStyle w:val="CommentReference"/>
        </w:rPr>
        <w:annotationRef/>
      </w:r>
      <w:r>
        <w:t xml:space="preserve">Also Peng et al. 2021 </w:t>
      </w:r>
      <w:r>
        <w:rPr>
          <w:i/>
          <w:iCs/>
        </w:rPr>
        <w:t>Comms Bio</w:t>
      </w:r>
      <w:r>
        <w:t xml:space="preserve">l – where we also showed that soil P has a positive effect on leaf P which in turn has a positive effect on leaf </w:t>
      </w:r>
      <w:r>
        <w:rPr>
          <w:b/>
          <w:bCs/>
        </w:rPr>
        <w:t>N</w:t>
      </w:r>
    </w:p>
  </w:comment>
  <w:comment w:id="38" w:author="Iain Colin Prentice" w:date="2021-06-29T13:38:00Z" w:initials="MOU">
    <w:p w14:paraId="367852AA" w14:textId="142A0694" w:rsidR="0085222C" w:rsidRDefault="0085222C">
      <w:pPr>
        <w:pStyle w:val="CommentText"/>
      </w:pPr>
      <w:r>
        <w:rPr>
          <w:rStyle w:val="CommentReference"/>
        </w:rPr>
        <w:annotationRef/>
      </w:r>
      <w:r>
        <w:t>Brackets missing</w:t>
      </w:r>
    </w:p>
  </w:comment>
  <w:comment w:id="40" w:author="Iain Colin Prentice" w:date="2021-06-29T13:44:00Z" w:initials="MOU">
    <w:p w14:paraId="1B58CA64" w14:textId="2D2B0287" w:rsidR="0085222C" w:rsidRDefault="0085222C">
      <w:pPr>
        <w:pStyle w:val="CommentText"/>
      </w:pPr>
      <w:r>
        <w:rPr>
          <w:rStyle w:val="CommentReference"/>
        </w:rPr>
        <w:annotationRef/>
      </w:r>
      <w:r>
        <w:t>Indeed, but why? Can this somehow be related to limitation of biomass by other nutrients? Or even water?</w:t>
      </w:r>
    </w:p>
  </w:comment>
  <w:comment w:id="41" w:author="Iain Colin Prentice" w:date="2021-06-29T13:48:00Z" w:initials="MOU">
    <w:p w14:paraId="68EC64E1" w14:textId="7949883F" w:rsidR="008D4978" w:rsidRDefault="008D4978">
      <w:pPr>
        <w:pStyle w:val="CommentText"/>
      </w:pPr>
      <w:r>
        <w:rPr>
          <w:rStyle w:val="CommentReference"/>
        </w:rPr>
        <w:annotationRef/>
      </w:r>
      <w:r>
        <w:t>Should there be a disclaimer pointing out that increasing Narea, when it occurs, is not necessarily the same thing as increasing Vcmax25?</w:t>
      </w:r>
    </w:p>
  </w:comment>
  <w:comment w:id="42"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B99683" w15:done="0"/>
  <w15:commentEx w15:paraId="0B7659D7" w15:done="0"/>
  <w15:commentEx w15:paraId="5C075E3C" w15:done="0"/>
  <w15:commentEx w15:paraId="358BF28A" w15:done="0"/>
  <w15:commentEx w15:paraId="198F5F50" w15:done="0"/>
  <w15:commentEx w15:paraId="367852AA" w15:done="0"/>
  <w15:commentEx w15:paraId="1B58CA64" w15:done="0"/>
  <w15:commentEx w15:paraId="68EC64E1"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9EED" w16cex:dateUtc="2021-06-29T12:30:00Z"/>
  <w16cex:commentExtensible w16cex:durableId="24859FF9" w16cex:dateUtc="2021-06-29T12:34:00Z"/>
  <w16cex:commentExtensible w16cex:durableId="2485A043" w16cex:dateUtc="2021-06-29T12:36:00Z"/>
  <w16cex:commentExtensible w16cex:durableId="2485A380" w16cex:dateUtc="2021-06-29T12:49:00Z"/>
  <w16cex:commentExtensible w16cex:durableId="2485A0EB" w16cex:dateUtc="2021-06-29T12:38:00Z"/>
  <w16cex:commentExtensible w16cex:durableId="2485A24B" w16cex:dateUtc="2021-06-29T12:44:00Z"/>
  <w16cex:commentExtensible w16cex:durableId="2485A32F" w16cex:dateUtc="2021-06-29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B99683" w16cid:durableId="24843A68"/>
  <w16cid:commentId w16cid:paraId="0B7659D7" w16cid:durableId="24859EED"/>
  <w16cid:commentId w16cid:paraId="5C075E3C" w16cid:durableId="24859FF9"/>
  <w16cid:commentId w16cid:paraId="358BF28A" w16cid:durableId="2485A043"/>
  <w16cid:commentId w16cid:paraId="198F5F50" w16cid:durableId="2485A380"/>
  <w16cid:commentId w16cid:paraId="367852AA" w16cid:durableId="2485A0EB"/>
  <w16cid:commentId w16cid:paraId="1B58CA64" w16cid:durableId="2485A24B"/>
  <w16cid:commentId w16cid:paraId="68EC64E1" w16cid:durableId="2485A32F"/>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63019" w14:textId="77777777" w:rsidR="00F54AB2" w:rsidRDefault="00F54AB2" w:rsidP="001B44B1">
      <w:r>
        <w:separator/>
      </w:r>
    </w:p>
  </w:endnote>
  <w:endnote w:type="continuationSeparator" w:id="0">
    <w:p w14:paraId="62DE60F9" w14:textId="77777777" w:rsidR="00F54AB2" w:rsidRDefault="00F54AB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7A2A0" w14:textId="77777777" w:rsidR="00F54AB2" w:rsidRDefault="00F54AB2" w:rsidP="001B44B1">
      <w:r>
        <w:separator/>
      </w:r>
    </w:p>
  </w:footnote>
  <w:footnote w:type="continuationSeparator" w:id="0">
    <w:p w14:paraId="42D8745A" w14:textId="77777777" w:rsidR="00F54AB2" w:rsidRDefault="00F54AB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142DF"/>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222C"/>
    <w:rsid w:val="008531D1"/>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D4978"/>
    <w:rsid w:val="008E3C9D"/>
    <w:rsid w:val="008E7B36"/>
    <w:rsid w:val="008F481E"/>
    <w:rsid w:val="008F486F"/>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54AB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2</Pages>
  <Words>65922</Words>
  <Characters>375757</Characters>
  <Application>Microsoft Office Word</Application>
  <DocSecurity>0</DocSecurity>
  <Lines>3131</Lines>
  <Paragraphs>881</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Iain Colin Prentice</cp:lastModifiedBy>
  <cp:revision>6</cp:revision>
  <dcterms:created xsi:type="dcterms:W3CDTF">2021-06-28T17:24:00Z</dcterms:created>
  <dcterms:modified xsi:type="dcterms:W3CDTF">2021-06-2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